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51739" w:rsidP="00151739" w:rsidRDefault="00151739">
      <w:pPr>
        <w:rPr>
          <w:rFonts w:ascii="Arial" w:hAnsi="Arial" w:cs="Arial"/>
          <w:color w:val="5B9BD5" w:themeColor="accent1"/>
          <w:sz w:val="22"/>
          <w:szCs w:val="22"/>
        </w:rPr>
      </w:pPr>
      <w:bookmarkStart w:name="_GoBack" w:id="0"/>
      <w:bookmarkEnd w:id="0"/>
    </w:p>
    <w:p w:rsidRPr="002C06B8" w:rsidR="00151739" w:rsidP="00151739" w:rsidRDefault="00151739">
      <w:pPr>
        <w:pStyle w:val="Heading2"/>
      </w:pPr>
      <w:bookmarkStart w:name="_Toc27459860" w:id="1"/>
      <w:r>
        <w:t>Audio recording coding scheme</w:t>
      </w:r>
      <w:bookmarkEnd w:id="1"/>
    </w:p>
    <w:p w:rsidRPr="00844083" w:rsidR="00151739" w:rsidP="00151739" w:rsidRDefault="00151739">
      <w:pPr>
        <w:ind w:firstLine="720"/>
        <w:rPr>
          <w:rFonts w:ascii="Arial" w:hAnsi="Arial" w:cs="Arial"/>
          <w:sz w:val="22"/>
          <w:szCs w:val="22"/>
        </w:rPr>
      </w:pPr>
    </w:p>
    <w:p w:rsidRPr="00844083" w:rsidR="00151739" w:rsidP="00151739" w:rsidRDefault="00151739">
      <w:bookmarkStart w:name="_Toc16174598" w:id="2"/>
      <w:r w:rsidRPr="00844083">
        <w:t>OPTION12</w:t>
      </w:r>
      <w:r w:rsidRPr="00844083">
        <w:rPr>
          <w:vertAlign w:val="superscript"/>
        </w:rPr>
        <w:fldChar w:fldCharType="begin" w:fldLock="1"/>
      </w:r>
      <w:r w:rsidRPr="00844083">
        <w:rPr>
          <w:vertAlign w:val="superscript"/>
        </w:rPr>
        <w:instrText>ADDIN CSL_CITATION {"citationItems":[{"id":"ITEM-1","itemData":{"DOI":"10.1111/j.1369-7625.2004.00311.x","ISSN":"1369-6513","author":[{"dropping-particle":"","family":"Elwyn","given":"Glyn","non-dropping-particle":"","parse-names":false,"suffix":""},{"dropping-particle":"","family":"Hutchings","given":"Hayley","non-dropping-particle":"","parse-names":false,"suffix":""},{"dropping-particle":"","family":"Edwards","given":"Adrian","non-dropping-particle":"","parse-names":false,"suffix":""},{"dropping-particle":"","family":"Rapport","given":"Frances","non-dropping-particle":"","parse-names":false,"suffix":""},{"dropping-particle":"","family":"Wensing","given":"Michel","non-dropping-particle":"","parse-names":false,"suffix":""},{"dropping-particle":"","family":"Cheung","given":"Wai-Yee","non-dropping-particle":"","parse-names":false,"suffix":""},{"dropping-particle":"","family":"Grol","given":"Richard","non-dropping-particle":"","parse-names":false,"suffix":""}],"container-title":"Health Expectations","id":"ITEM-1","issued":{"date-parts":[["2005"]]},"page":"34-42","title":"The OPTION scale: measuring the extent that clinicians involve patients in decision-making tasks","type":"article-journal"},"uris":["http://www.mendeley.com/documents/?uuid=2aec1bab-11c5-40f5-a2d7-fece48991b96","http://www.mendeley.com/documents/?uuid=7fbcec0e-28a7-400f-a2c9-c664c33ec39f"]},{"id":"ITEM-2","itemData":{"DOI":"10.1016/j.pec.2015.04.010","ISBN":"1873-5134 (Electronic)\\r0738-3991 (Linking)","ISSN":"18735134","PMID":"25956069","abstract":"Objectives: Observer OPTION5was designed as a more efficient version of OPTION12, the most commonly used measure of shared decision making (SDM). The current paper assesses the psychometric properties of OPTION5. Methods: Two raters used OPTION5to rate recordings of clinical encounters from two previous patient decision aid (PDA) trials (n=201; n=110). A subsample was re-rated two weeks later. We assessed discriminative validity, inter-rater reliability, intra-rater reliability, and concurrent validity. Results: OPTION5demonstrated discriminative validity, with increases in SDM between usual care and PDA arms. OPTION5also demonstrated concurrent validity with OPTION12, r=0.61 (95%CI 0.54, 0.68) and intra-rater reliability, r=0.93 (0.83, 0.97). The mean difference in rater score was 8.89 (95% Credibility Interval, 7.5, 10.3), with intraclass correlation (ICC) of 0.67 (95% Credibility Interval, 0.51, 0.91) for the accuracy of rater scores and 0.70 (95% Credibility Interval, 0.56, 0.94) for the consistency of rater scores across encounters, indicating good inter-rater reliability. Raters reported lower cognitive burden when using OPTION5compared to OPTION12. Conclusions: OPTION5is a brief, theoretically grounded observer measure of SDM with promising psychometric properties in this sample and low burden on raters. Practice implications: OPTION5has potential to provide reliable, valid assessment of SDM in clinical encounters.","author":[{"dropping-particle":"","family":"Barr","given":"Paul J.","non-dropping-particle":"","parse-names":false,"suffix":""},{"dropping-particle":"","family":"O'Malley","given":"Alistair James","non-dropping-particle":"","parse-names":false,"suffix":""},{"dropping-particle":"","family":"Tsulukidze","given":"Maka","non-dropping-particle":"","parse-names":false,"suffix":""},{"dropping-particle":"","family":"Gionfriddo","given":"Michael R.","non-dropping-particle":"","parse-names":false,"suffix":""},{"dropping-particle":"","family":"Montori","given":"Victor","non-dropping-particle":"","parse-names":false,"suffix":""},{"dropping-particle":"","family":"Elwyn","given":"Glyn","non-dropping-particle":"","parse-names":false,"suffix":""}],"container-title":"Patient Educ Couns","id":"ITEM-2","issue":"8","issued":{"date-parts":[["2015"]]},"page":"970-976","publisher":"Elsevier Ireland Ltd","title":"The psychometric properties of Observer OPTION5, an observer measure of shared decision making","type":"article-journal","volume":"98"},"uris":["http://www.mendeley.com/documents/?uuid=7f7b8bfc-ed20-4295-9d76-6bdc91a4e73c","http://www.mendeley.com/documents/?uuid=206b6e0a-5245-4f2d-b524-6cd08ea115e1"]}],"mendeley":{"formattedCitation":"&lt;sup&gt;20,21&lt;/sup&gt;","plainTextFormattedCitation":"20,21","previouslyFormattedCitation":"&lt;sup&gt;20,21&lt;/sup&gt;"},"properties":{"noteIndex":0},"schema":"https://github.com/citation-style-language/schema/raw/master/csl-citation.json"}</w:instrText>
      </w:r>
      <w:r w:rsidRPr="00844083">
        <w:rPr>
          <w:vertAlign w:val="superscript"/>
        </w:rPr>
        <w:fldChar w:fldCharType="separate"/>
      </w:r>
      <w:r w:rsidRPr="00844083">
        <w:rPr>
          <w:noProof/>
          <w:vertAlign w:val="superscript"/>
        </w:rPr>
        <w:t>20,21</w:t>
      </w:r>
      <w:bookmarkEnd w:id="2"/>
      <w:r w:rsidRPr="00844083">
        <w:rPr>
          <w:vertAlign w:val="superscript"/>
        </w:rPr>
        <w:fldChar w:fldCharType="end"/>
      </w:r>
    </w:p>
    <w:p w:rsidRPr="00844083" w:rsidR="00151739" w:rsidP="00151739" w:rsidRDefault="00151739">
      <w:pPr>
        <w:textAlignment w:val="baseline"/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 </w:t>
      </w:r>
    </w:p>
    <w:tbl>
      <w:tblPr>
        <w:tblW w:w="0" w:type="dxa"/>
        <w:tblBorders>
          <w:top w:val="outset" w:color="auto" w:sz="6" w:space="0"/>
          <w:left w:val="outset" w:color="auto" w:sz="6" w:space="0"/>
          <w:bottom w:val="outset" w:color="auto" w:sz="6" w:space="0"/>
          <w:right w:val="outset" w:color="auto" w:sz="6" w:space="0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95"/>
        <w:gridCol w:w="6030"/>
      </w:tblGrid>
      <w:tr w:rsidRPr="00844083" w:rsidR="00151739" w:rsidTr="001D3347">
        <w:tc>
          <w:tcPr>
            <w:tcW w:w="795" w:type="dxa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Scale Score </w:t>
            </w:r>
          </w:p>
        </w:tc>
        <w:tc>
          <w:tcPr>
            <w:tcW w:w="603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Definition </w:t>
            </w:r>
          </w:p>
        </w:tc>
      </w:tr>
      <w:tr w:rsidRPr="00844083" w:rsidR="00151739" w:rsidTr="001D3347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0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behavior is not observed </w:t>
            </w:r>
          </w:p>
        </w:tc>
      </w:tr>
      <w:tr w:rsidRPr="00844083" w:rsidR="00151739" w:rsidTr="001D3347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A minimal attempt is made to exhibit the behavior </w:t>
            </w:r>
          </w:p>
        </w:tc>
      </w:tr>
      <w:tr w:rsidRPr="00844083" w:rsidR="00151739" w:rsidTr="001D3347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2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clinician asks the patient about their preferred way of receiving information to assist decision </w:t>
            </w:r>
          </w:p>
        </w:tc>
      </w:tr>
      <w:tr w:rsidRPr="00844083" w:rsidR="00151739" w:rsidTr="001D3347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3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behavior is exhibited to a good standard </w:t>
            </w:r>
          </w:p>
        </w:tc>
      </w:tr>
      <w:tr w:rsidRPr="00844083" w:rsidR="00151739" w:rsidTr="001D3347">
        <w:tc>
          <w:tcPr>
            <w:tcW w:w="795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4 </w:t>
            </w:r>
          </w:p>
        </w:tc>
        <w:tc>
          <w:tcPr>
            <w:tcW w:w="603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behavior is observed and executed to a high standard </w:t>
            </w:r>
          </w:p>
        </w:tc>
      </w:tr>
    </w:tbl>
    <w:p w:rsidRPr="00844083" w:rsidR="00151739" w:rsidP="00151739" w:rsidRDefault="00151739">
      <w:pPr>
        <w:textAlignment w:val="baseline"/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 </w:t>
      </w:r>
    </w:p>
    <w:p w:rsidRPr="00844083" w:rsidR="00151739" w:rsidP="00151739" w:rsidRDefault="00151739">
      <w:pPr>
        <w:textAlignment w:val="baseline"/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 </w:t>
      </w:r>
    </w:p>
    <w:tbl>
      <w:tblPr>
        <w:tblW w:w="0" w:type="dxa"/>
        <w:tblBorders>
          <w:top w:val="outset" w:color="auto" w:sz="6" w:space="0"/>
          <w:left w:val="outset" w:color="auto" w:sz="6" w:space="0"/>
          <w:bottom w:val="outset" w:color="auto" w:sz="6" w:space="0"/>
          <w:right w:val="outset" w:color="auto" w:sz="6" w:space="0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0"/>
        <w:gridCol w:w="6480"/>
        <w:gridCol w:w="420"/>
        <w:gridCol w:w="420"/>
        <w:gridCol w:w="420"/>
        <w:gridCol w:w="420"/>
        <w:gridCol w:w="420"/>
      </w:tblGrid>
      <w:tr w:rsidRPr="00844083" w:rsidR="00151739" w:rsidTr="001D3347">
        <w:tc>
          <w:tcPr>
            <w:tcW w:w="6930" w:type="dxa"/>
            <w:gridSpan w:val="2"/>
            <w:tcBorders>
              <w:top w:val="single" w:color="auto" w:sz="6" w:space="0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OPTION Item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0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2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3 </w:t>
            </w:r>
          </w:p>
        </w:tc>
        <w:tc>
          <w:tcPr>
            <w:tcW w:w="420" w:type="dxa"/>
            <w:tcBorders>
              <w:top w:val="single" w:color="auto" w:sz="6" w:space="0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4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draws attention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o an identified problem as one that requires a decision-making process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2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state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hat there is more than one way to deal with the identified problem (‘equipoise’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3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The clinician 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assesses</w:t>
            </w:r>
            <w:r w:rsidRPr="00844083">
              <w:rPr>
                <w:rFonts w:ascii="Arial" w:hAnsi="Arial" w:cs="Arial"/>
                <w:sz w:val="22"/>
                <w:szCs w:val="22"/>
              </w:rPr>
              <w:t> the patient’s preferred approached to receiving information to assist decision making (e.g., discussion, reading printed material, assessing graphical data, using videotapes or other media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4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list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‘options’, which can include the choice of ‘no action’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5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explain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he pros and cons of options to the patient (taking ‘no action’ is an option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6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explores the patient’s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expectation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(or ideas) about how the problem(s) are to be managed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7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explores the patient’s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concern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(fears) about how problem(s) are to be managed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8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checks that the patient has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understood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he information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9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offers the patient explicit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opportunities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to ask questions during the decision-making process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0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elicits the patient’s preferred level of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involvement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 in decision making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1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indicates the need for a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 xml:space="preserve">decision making </w:t>
            </w:r>
            <w:r w:rsidRPr="00844083">
              <w:rPr>
                <w:rFonts w:ascii="Arial" w:hAnsi="Arial" w:cs="Arial"/>
                <w:sz w:val="22"/>
                <w:szCs w:val="22"/>
              </w:rPr>
              <w:t xml:space="preserve">(or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deferring</w:t>
            </w:r>
            <w:r w:rsidRPr="00844083">
              <w:rPr>
                <w:rFonts w:ascii="Arial" w:hAnsi="Arial" w:cs="Arial"/>
                <w:sz w:val="22"/>
                <w:szCs w:val="22"/>
              </w:rPr>
              <w:t>) stage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  <w:tr w:rsidRPr="00844083" w:rsidR="00151739" w:rsidTr="001D3347">
        <w:tc>
          <w:tcPr>
            <w:tcW w:w="450" w:type="dxa"/>
            <w:tcBorders>
              <w:top w:val="nil"/>
              <w:left w:val="single" w:color="auto" w:sz="6" w:space="0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12 </w:t>
            </w:r>
          </w:p>
        </w:tc>
        <w:tc>
          <w:tcPr>
            <w:tcW w:w="648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 xml:space="preserve">The clinician indicates the need to review the decision (or </w:t>
            </w:r>
            <w:r w:rsidRPr="00844083">
              <w:rPr>
                <w:rFonts w:ascii="Arial" w:hAnsi="Arial" w:cs="Arial"/>
                <w:i/>
                <w:iCs/>
                <w:sz w:val="22"/>
                <w:szCs w:val="22"/>
              </w:rPr>
              <w:t>deferment</w:t>
            </w:r>
            <w:r w:rsidRPr="00844083">
              <w:rPr>
                <w:rFonts w:ascii="Arial" w:hAnsi="Arial" w:cs="Arial"/>
                <w:sz w:val="22"/>
                <w:szCs w:val="22"/>
              </w:rPr>
              <w:t>).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color="auto" w:sz="6" w:space="0"/>
              <w:right w:val="single" w:color="auto" w:sz="6" w:space="0"/>
            </w:tcBorders>
            <w:shd w:val="clear" w:color="auto" w:fill="auto"/>
            <w:hideMark/>
          </w:tcPr>
          <w:p w:rsidRPr="00844083" w:rsidR="00151739" w:rsidP="001D3347" w:rsidRDefault="00151739">
            <w:pPr>
              <w:textAlignment w:val="baseline"/>
              <w:rPr>
                <w:rFonts w:ascii="Arial" w:hAnsi="Arial" w:cs="Arial"/>
                <w:sz w:val="22"/>
                <w:szCs w:val="22"/>
              </w:rPr>
            </w:pPr>
            <w:r w:rsidRPr="00844083">
              <w:rPr>
                <w:rFonts w:ascii="Arial" w:hAnsi="Arial" w:cs="Arial"/>
                <w:sz w:val="22"/>
                <w:szCs w:val="22"/>
              </w:rPr>
              <w:t> </w:t>
            </w:r>
          </w:p>
        </w:tc>
      </w:tr>
    </w:tbl>
    <w:p w:rsidRPr="00844083" w:rsidR="00151739" w:rsidP="00151739" w:rsidRDefault="00151739">
      <w:pPr>
        <w:rPr>
          <w:rFonts w:ascii="Arial" w:hAnsi="Arial" w:cs="Arial"/>
          <w:sz w:val="22"/>
          <w:szCs w:val="22"/>
        </w:rPr>
      </w:pPr>
    </w:p>
    <w:p w:rsidRPr="00844083" w:rsidR="00151739" w:rsidP="00151739" w:rsidRDefault="00151739">
      <w:pPr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Total Score 0-28</w:t>
      </w:r>
    </w:p>
    <w:p w:rsidRPr="00844083" w:rsidR="00151739" w:rsidP="00151739" w:rsidRDefault="00151739">
      <w:pPr>
        <w:rPr>
          <w:rFonts w:ascii="Arial" w:hAnsi="Arial" w:cs="Arial"/>
          <w:sz w:val="22"/>
          <w:szCs w:val="22"/>
        </w:rPr>
      </w:pPr>
      <w:r w:rsidRPr="00844083">
        <w:rPr>
          <w:rFonts w:ascii="Arial" w:hAnsi="Arial" w:cs="Arial"/>
          <w:sz w:val="22"/>
          <w:szCs w:val="22"/>
        </w:rPr>
        <w:t>Rescale 0-100</w:t>
      </w:r>
    </w:p>
    <w:p w:rsidRPr="00844083" w:rsidR="00151739" w:rsidP="00151739" w:rsidRDefault="00151739">
      <w:pPr>
        <w:rPr>
          <w:rFonts w:ascii="Arial" w:hAnsi="Arial" w:cs="Arial" w:eastAsiaTheme="majorEastAsia"/>
          <w:color w:val="2E74B5" w:themeColor="accent1" w:themeShade="BF"/>
          <w:sz w:val="22"/>
          <w:szCs w:val="22"/>
        </w:rPr>
      </w:pPr>
    </w:p>
    <w:p w:rsidR="00151739" w:rsidP="00151739" w:rsidRDefault="00151739">
      <w:pPr>
        <w:rPr>
          <w:rFonts w:ascii="Arial" w:hAnsi="Arial" w:cs="Arial"/>
          <w:color w:val="5B9BD5" w:themeColor="accent1"/>
          <w:sz w:val="22"/>
          <w:szCs w:val="22"/>
        </w:rPr>
      </w:pPr>
    </w:p>
    <w:p w:rsidR="00151739" w:rsidP="00151739" w:rsidRDefault="00151739"/>
    <w:p w:rsidR="00134BA3" w:rsidRDefault="00151739"/>
    <w:sectPr w:rsidR="00134BA3" w:rsidSect="00455CC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18D3770"/>
    <w:multiLevelType w:val="multilevel"/>
    <w:tmpl w:val="DE7A706C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51739"/>
    <w:rsid w:val="00151739"/>
    <w:rsid w:val="0024405D"/>
    <w:rsid w:val="00A76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608C53C-7AF5-430D-85F6-62DAAE0561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5173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151739"/>
    <w:pPr>
      <w:numPr>
        <w:numId w:val="1"/>
      </w:numPr>
      <w:spacing w:line="480" w:lineRule="auto"/>
      <w:outlineLvl w:val="0"/>
    </w:pPr>
    <w:rPr>
      <w:rFonts w:ascii="Arial" w:eastAsia="SimSun" w:hAnsi="Arial"/>
      <w:b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151739"/>
    <w:pPr>
      <w:numPr>
        <w:ilvl w:val="1"/>
        <w:numId w:val="1"/>
      </w:numPr>
      <w:outlineLvl w:val="1"/>
    </w:pPr>
    <w:rPr>
      <w:rFonts w:ascii="Arial" w:eastAsia="SimSun" w:hAnsi="Arial" w:cs="Arial"/>
      <w:b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51739"/>
    <w:rPr>
      <w:rFonts w:ascii="Arial" w:eastAsia="SimSun" w:hAnsi="Arial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151739"/>
    <w:rPr>
      <w:rFonts w:ascii="Arial" w:eastAsia="SimSun" w:hAnsi="Arial" w:cs="Arial"/>
      <w:b/>
    </w:rPr>
  </w:style>
  <w:style w:type="paragraph" w:styleId="ListParagraph">
    <w:name w:val="List Paragraph"/>
    <w:basedOn w:val="Normal"/>
    <w:uiPriority w:val="34"/>
    <w:qFormat/>
    <w:rsid w:val="0015173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38</Words>
  <Characters>5351</Characters>
  <Application>Microsoft Office Word</Application>
  <DocSecurity>0</DocSecurity>
  <Lines>44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Audio recording coding scheme</vt:lpstr>
    </vt:vector>
  </TitlesOfParts>
  <Company/>
  <LinksUpToDate>false</LinksUpToDate>
  <CharactersWithSpaces>62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reton, Elinor</dc:creator>
  <cp:keywords/>
  <dc:description/>
  <cp:lastModifiedBy>Brereton, Elinor</cp:lastModifiedBy>
  <cp:revision>1</cp:revision>
  <dcterms:created xsi:type="dcterms:W3CDTF">2020-02-26T21:57:00Z</dcterms:created>
  <dcterms:modified xsi:type="dcterms:W3CDTF">2020-02-26T21:57:00Z</dcterms:modified>
</cp:coreProperties>
</file>